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on’t just list what authors have done in the past (e.g., Smith 2009 did x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Binary dasymetric mapping: the main method to be used</w:t>
      </w:r>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discuss pros and cons of different approaches</w:t>
      </w:r>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Convert WorldPop raster into a vector geometry of gridded points</w:t>
      </w:r>
    </w:p>
    <w:p w14:paraId="50905E27" w14:textId="659974A4" w:rsidR="00D8119A" w:rsidRDefault="00E342E3" w:rsidP="00E342E3">
      <w:pPr>
        <w:pStyle w:val="ListParagraph"/>
        <w:numPr>
          <w:ilvl w:val="3"/>
          <w:numId w:val="17"/>
        </w:numPr>
      </w:pPr>
      <w:r>
        <w:t xml:space="preserve">Clip the gridded population points to rural landscape (from GHSL): RuPoints.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AgPoints. This will be used as the baseline estimate for distribution of ADP. </w:t>
      </w:r>
    </w:p>
    <w:p w14:paraId="72DC2643" w14:textId="25D2151D" w:rsidR="00E342E3" w:rsidRDefault="00E342E3" w:rsidP="00E342E3">
      <w:pPr>
        <w:pStyle w:val="ListParagraph"/>
        <w:numPr>
          <w:ilvl w:val="2"/>
          <w:numId w:val="17"/>
        </w:numPr>
      </w:pPr>
      <w:r>
        <w:t>Calculate aggregated AgPoints population estimate by district</w:t>
      </w:r>
    </w:p>
    <w:p w14:paraId="6F9C70B2" w14:textId="35CA24BC" w:rsidR="00E342E3" w:rsidRDefault="00E342E3" w:rsidP="00E342E3">
      <w:pPr>
        <w:pStyle w:val="ListParagraph"/>
        <w:numPr>
          <w:ilvl w:val="2"/>
          <w:numId w:val="17"/>
        </w:numPr>
      </w:pPr>
      <w:r>
        <w:t xml:space="preserve">Validate AgPoints estimates against the district-level ADP calculated in Step (i). </w:t>
      </w:r>
    </w:p>
    <w:p w14:paraId="606A4D73" w14:textId="582E9267" w:rsidR="00E342E3" w:rsidRDefault="00E342E3" w:rsidP="00E342E3">
      <w:pPr>
        <w:pStyle w:val="ListParagraph"/>
        <w:numPr>
          <w:ilvl w:val="2"/>
          <w:numId w:val="17"/>
        </w:numPr>
      </w:pPr>
      <w:r>
        <w:t xml:space="preserve">Use iterative buffer process to grow/retract AgPoints space across RuPoints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77777777" w:rsidR="00B75936" w:rsidRDefault="00B75936" w:rsidP="00B75936">
      <w:pPr>
        <w:pStyle w:val="Heading2"/>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B75936" w:rsidRDefault="00B75936" w:rsidP="00DD2F1D">
      <w:pPr>
        <w:rPr>
          <w:ins w:id="6" w:author="Joe P" w:date="2023-07-17T13:53:00Z"/>
          <w:i/>
          <w:iCs/>
          <w:rPrChange w:id="7" w:author="Joe P" w:date="2023-07-17T13:53:00Z">
            <w:rPr>
              <w:ins w:id="8" w:author="Joe P" w:date="2023-07-17T13:53:00Z"/>
            </w:rPr>
          </w:rPrChange>
        </w:rPr>
      </w:pPr>
      <w:ins w:id="9" w:author="Joe P" w:date="2023-07-17T13:53:00Z">
        <w:r>
          <w:rPr>
            <w:i/>
            <w:iCs/>
          </w:rPr>
          <w:t xml:space="preserve">Add to preamble a paragraph on the purpose of the study – water tanks, but extending to broader applications in food security </w:t>
        </w:r>
      </w:ins>
      <w:ins w:id="10" w:author="Joe P" w:date="2023-07-17T13:55:00Z">
        <w:r>
          <w:rPr>
            <w:i/>
            <w:iCs/>
          </w:rPr>
          <w:t xml:space="preserve">and response to climate change. </w:t>
        </w:r>
      </w:ins>
    </w:p>
    <w:p w14:paraId="482B8E60" w14:textId="142CCEA4" w:rsidR="00C27CEB" w:rsidRDefault="00CA4505" w:rsidP="00C27CEB">
      <w:pPr>
        <w:rPr>
          <w:ins w:id="11" w:author="Joe P" w:date="2023-07-17T13:49:00Z"/>
        </w:rPr>
      </w:pPr>
      <w:r>
        <w:t xml:space="preserve">This </w:t>
      </w:r>
      <w:del w:id="12" w:author="Joe P" w:date="2023-07-17T13:48:00Z">
        <w:r w:rsidDel="00B75936">
          <w:delText>literature review</w:delText>
        </w:r>
      </w:del>
      <w:ins w:id="13"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7777777" w:rsidR="00C27CEB" w:rsidRDefault="00C27CEB" w:rsidP="00C27CEB">
      <w:pPr>
        <w:pStyle w:val="Heading3"/>
      </w:pPr>
      <w:ins w:id="14" w:author="Joe P" w:date="2023-07-17T13:49:00Z">
        <w:r>
          <w:t>Research Question</w:t>
        </w:r>
      </w:ins>
    </w:p>
    <w:p w14:paraId="73CF8394" w14:textId="77777777" w:rsidR="00C27CEB" w:rsidRDefault="00C27CEB" w:rsidP="00C27CEB">
      <w:r>
        <w:t xml:space="preserve">As described in the introduction, the study aims to answer the research question, </w:t>
      </w:r>
    </w:p>
    <w:p w14:paraId="1ADC0192" w14:textId="540FFBD2" w:rsidR="00C27CEB" w:rsidRDefault="00C27CEB" w:rsidP="00C27CEB">
      <w:pPr>
        <w:rPr>
          <w:i/>
          <w:iCs/>
        </w:rPr>
      </w:pPr>
      <w:r w:rsidRPr="003E2185">
        <w:rPr>
          <w:i/>
          <w:iCs/>
        </w:rPr>
        <w:t xml:space="preserve">How can the agricultural population in India be identified at </w:t>
      </w:r>
      <w:r w:rsidR="00BC10A5">
        <w:rPr>
          <w:i/>
          <w:iCs/>
        </w:rPr>
        <w:t>a high</w:t>
      </w:r>
      <w:r w:rsidRPr="003E2185">
        <w:rPr>
          <w:i/>
          <w:iCs/>
        </w:rPr>
        <w:t xml:space="preserve"> spatial resolution?</w:t>
      </w:r>
      <w:r w:rsidR="00BC10A5">
        <w:rPr>
          <w:i/>
          <w:iCs/>
        </w:rPr>
        <w:t xml:space="preserve"> / OR</w:t>
      </w:r>
    </w:p>
    <w:p w14:paraId="22C52113" w14:textId="209D17A0" w:rsidR="00BC10A5" w:rsidRDefault="00BC10A5" w:rsidP="00C27CEB">
      <w:pPr>
        <w:rPr>
          <w:i/>
          <w:iCs/>
        </w:rPr>
      </w:pPr>
      <w:r>
        <w:rPr>
          <w:i/>
          <w:iCs/>
        </w:rPr>
        <w:t>How can the agricultural population in India be identified at a small area scale?</w:t>
      </w:r>
    </w:p>
    <w:p w14:paraId="11B3BE77" w14:textId="2796CE23" w:rsidR="00BC10A5" w:rsidRPr="00BC10A5" w:rsidRDefault="00BC10A5" w:rsidP="00B24EAF">
      <w:pPr>
        <w:rPr>
          <w:ins w:id="15"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56053745" w:rsidR="00954694" w:rsidRPr="00954694" w:rsidRDefault="00424424" w:rsidP="00954694">
      <w:pPr>
        <w:pStyle w:val="Heading3"/>
      </w:pPr>
      <w:r>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16"/>
      <w:r>
        <w:lastRenderedPageBreak/>
        <w:t>Indian Context</w:t>
      </w:r>
      <w:commentRangeEnd w:id="16"/>
      <w:r w:rsidR="00774F9D">
        <w:rPr>
          <w:rStyle w:val="CommentReference"/>
          <w:rFonts w:asciiTheme="minorHAnsi" w:eastAsiaTheme="minorEastAsia" w:hAnsiTheme="minorHAnsi" w:cstheme="minorBidi"/>
          <w:b w:val="0"/>
          <w:spacing w:val="0"/>
        </w:rPr>
        <w:commentReference w:id="16"/>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10085BBA" w14:textId="6DF158AE"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4BA77325" w14:textId="7E7AFF74" w:rsidR="00B75936" w:rsidRDefault="00B75936" w:rsidP="00C61E47">
      <w:pPr>
        <w:rPr>
          <w:ins w:id="17" w:author="Joe P" w:date="2023-07-17T13:48:00Z"/>
        </w:rPr>
      </w:pPr>
    </w:p>
    <w:p w14:paraId="6B203D8A" w14:textId="55B5247B" w:rsidR="00B75936" w:rsidRDefault="00B75936" w:rsidP="00B75936">
      <w:pPr>
        <w:pStyle w:val="Heading2"/>
        <w:rPr>
          <w:ins w:id="18" w:author="Joe P" w:date="2023-07-17T13:49:00Z"/>
        </w:rPr>
      </w:pPr>
      <w:ins w:id="19" w:author="Joe P" w:date="2023-07-17T13:49:00Z">
        <w:r>
          <w:t>Methodology</w:t>
        </w:r>
      </w:ins>
    </w:p>
    <w:p w14:paraId="396A5B56" w14:textId="0348DDBA" w:rsidR="00B75936" w:rsidRPr="00B75936" w:rsidRDefault="00B75936" w:rsidP="00B75936">
      <w:pPr>
        <w:rPr>
          <w:i/>
          <w:iCs/>
          <w:rPrChange w:id="20" w:author="Joe P" w:date="2023-07-17T13:49:00Z">
            <w:rPr/>
          </w:rPrChange>
        </w:rPr>
      </w:pPr>
      <w:ins w:id="21" w:author="Joe P" w:date="2023-07-17T13:49:00Z">
        <w:r>
          <w:rPr>
            <w:i/>
            <w:iCs/>
          </w:rPr>
          <w:t>Add in intro text for the metho</w:t>
        </w:r>
      </w:ins>
      <w:ins w:id="22" w:author="Joe P" w:date="2023-07-17T13:50:00Z">
        <w:r>
          <w:rPr>
            <w:i/>
            <w:iCs/>
          </w:rPr>
          <w:t>dology section; what will be covered, how it ties the narrative from introduction section.</w:t>
        </w:r>
      </w:ins>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w:t>
      </w:r>
      <w:r w:rsidR="00EA782F">
        <w:lastRenderedPageBreak/>
        <w:t xml:space="preserve">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r>
              <w:t>ORNL</w:t>
            </w:r>
            <w:r w:rsidR="009C1B12">
              <w:rPr>
                <w:vertAlign w:val="superscript"/>
              </w:rPr>
              <w:t>c</w:t>
            </w:r>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is areal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e.g. Comber 2019)</w:t>
      </w:r>
    </w:p>
    <w:p w14:paraId="77D2A7E2" w14:textId="2F57007D" w:rsidR="009325C2" w:rsidRDefault="009325C2" w:rsidP="00E56C6F">
      <w:r>
        <w:lastRenderedPageBreak/>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lastRenderedPageBreak/>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Default="00474658" w:rsidP="00CD3F46">
      <w:pPr>
        <w:rPr>
          <w:ins w:id="23"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BF1BC7" w:rsidR="00B75936" w:rsidRDefault="00B75936" w:rsidP="00B75936">
      <w:pPr>
        <w:pStyle w:val="Heading3"/>
        <w:rPr>
          <w:ins w:id="24" w:author="Joe P" w:date="2023-07-17T13:56:00Z"/>
        </w:rPr>
      </w:pPr>
      <w:ins w:id="25" w:author="Joe P" w:date="2023-07-17T13:55:00Z">
        <w:r>
          <w:t xml:space="preserve">Justification of </w:t>
        </w:r>
      </w:ins>
      <w:ins w:id="26" w:author="Joe P" w:date="2023-07-17T13:56:00Z">
        <w:r>
          <w:t>chosen method</w:t>
        </w:r>
      </w:ins>
    </w:p>
    <w:p w14:paraId="5739B9A0" w14:textId="7B54753D" w:rsidR="00B75936" w:rsidRDefault="00B75936" w:rsidP="00B75936">
      <w:pPr>
        <w:rPr>
          <w:ins w:id="27" w:author="Joe P" w:date="2023-07-17T13:57:00Z"/>
          <w:i/>
          <w:iCs/>
        </w:rPr>
      </w:pPr>
      <w:ins w:id="28"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16CE04BE" w14:textId="650B880C" w:rsidR="00B75936" w:rsidRDefault="00B75936" w:rsidP="00B75936">
      <w:pPr>
        <w:pStyle w:val="Heading3"/>
        <w:rPr>
          <w:ins w:id="29" w:author="Joe P" w:date="2023-07-17T13:57:00Z"/>
        </w:rPr>
      </w:pPr>
      <w:ins w:id="30" w:author="Joe P" w:date="2023-07-17T13:57:00Z">
        <w:r>
          <w:t>Presentation of chosen method</w:t>
        </w:r>
      </w:ins>
    </w:p>
    <w:p w14:paraId="3F3CEEB8" w14:textId="52D88D9E" w:rsidR="00B75936" w:rsidRPr="00B75936" w:rsidRDefault="00B75936" w:rsidP="00B75936">
      <w:pPr>
        <w:rPr>
          <w:i/>
          <w:iCs/>
          <w:rPrChange w:id="31" w:author="Joe P" w:date="2023-07-17T13:57:00Z">
            <w:rPr/>
          </w:rPrChange>
        </w:rPr>
      </w:pPr>
      <w:ins w:id="32" w:author="Joe P" w:date="2023-07-17T13:57:00Z">
        <w:r>
          <w:rPr>
            <w:i/>
            <w:iCs/>
          </w:rPr>
          <w:t>Break down the approach in detai</w:t>
        </w:r>
      </w:ins>
      <w:r w:rsidR="00417853">
        <w:rPr>
          <w:i/>
          <w:iCs/>
        </w:rPr>
        <w:t>l</w:t>
      </w:r>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Kakumanu, K.R. and Amarasingh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A Review of Spatial Population Database Design and Modeling</w:t>
      </w:r>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Labor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r w:rsidRPr="000973FE">
        <w:rPr>
          <w:rFonts w:ascii="Arial" w:hAnsi="Arial" w:cs="Arial"/>
        </w:rPr>
        <w:t xml:space="preserve">Kondylis,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r w:rsidRPr="000973FE">
        <w:rPr>
          <w:rFonts w:ascii="Arial" w:hAnsi="Arial" w:cs="Arial"/>
        </w:rPr>
        <w:t xml:space="preserve">Leyk,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r w:rsidRPr="000973FE">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r w:rsidRPr="000973FE">
        <w:rPr>
          <w:rFonts w:ascii="Arial" w:hAnsi="Arial" w:cs="Arial"/>
        </w:rPr>
        <w:t xml:space="preserve">Pezzulo, C. </w:t>
      </w:r>
      <w:r w:rsidRPr="000973FE">
        <w:rPr>
          <w:rFonts w:ascii="Arial" w:hAnsi="Arial" w:cs="Arial"/>
          <w:i/>
          <w:iCs/>
        </w:rPr>
        <w:t>et al.</w:t>
      </w:r>
      <w:r w:rsidRPr="000973FE">
        <w:rPr>
          <w:rFonts w:ascii="Arial" w:hAnsi="Arial" w:cs="Arial"/>
        </w:rPr>
        <w:t xml:space="preserve"> (2023) ‘A subnational reproductive, maternal, newborn,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r w:rsidRPr="000973FE">
        <w:rPr>
          <w:rFonts w:ascii="Arial" w:hAnsi="Arial" w:cs="Arial"/>
        </w:rPr>
        <w:t xml:space="preserve">Qiu,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Oosterom, S. Zlatanova, and E.M. Fendel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Remotely-Sensed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r w:rsidRPr="000973FE">
        <w:rPr>
          <w:rFonts w:ascii="Arial" w:hAnsi="Arial" w:cs="Arial"/>
        </w:rPr>
        <w:t xml:space="preserve">Szarka, N. and Biljecki,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r w:rsidRPr="000973FE">
        <w:rPr>
          <w:rFonts w:ascii="Arial" w:hAnsi="Arial" w:cs="Arial"/>
        </w:rPr>
        <w:t xml:space="preserve">Tatem,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203::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r w:rsidRPr="000973FE">
        <w:rPr>
          <w:rFonts w:ascii="Arial" w:hAnsi="Arial" w:cs="Arial"/>
        </w:rPr>
        <w:t xml:space="preserve">Tuholsk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Anichich, Z. (1976) ‘Agricultural Population’, </w:t>
      </w:r>
      <w:r w:rsidRPr="000973FE">
        <w:rPr>
          <w:rFonts w:ascii="Arial" w:hAnsi="Arial" w:cs="Arial"/>
          <w:i/>
          <w:iCs/>
        </w:rPr>
        <w:t>International Statistical Review / Revue Internationale de Statistique</w:t>
      </w:r>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6"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7"/>
  </w:num>
  <w:num w:numId="4" w16cid:durableId="495920517">
    <w:abstractNumId w:val="0"/>
  </w:num>
  <w:num w:numId="5" w16cid:durableId="1691027586">
    <w:abstractNumId w:val="9"/>
  </w:num>
  <w:num w:numId="6" w16cid:durableId="1115101120">
    <w:abstractNumId w:val="14"/>
  </w:num>
  <w:num w:numId="7" w16cid:durableId="2059545312">
    <w:abstractNumId w:val="13"/>
  </w:num>
  <w:num w:numId="8" w16cid:durableId="1826318471">
    <w:abstractNumId w:val="16"/>
  </w:num>
  <w:num w:numId="9" w16cid:durableId="1691641178">
    <w:abstractNumId w:val="7"/>
  </w:num>
  <w:num w:numId="10" w16cid:durableId="850797258">
    <w:abstractNumId w:val="10"/>
  </w:num>
  <w:num w:numId="11" w16cid:durableId="113066109">
    <w:abstractNumId w:val="2"/>
  </w:num>
  <w:num w:numId="12" w16cid:durableId="679699158">
    <w:abstractNumId w:val="4"/>
  </w:num>
  <w:num w:numId="13" w16cid:durableId="615914477">
    <w:abstractNumId w:val="5"/>
  </w:num>
  <w:num w:numId="14" w16cid:durableId="1733697690">
    <w:abstractNumId w:val="11"/>
  </w:num>
  <w:num w:numId="15" w16cid:durableId="476263124">
    <w:abstractNumId w:val="1"/>
  </w:num>
  <w:num w:numId="16" w16cid:durableId="1186559874">
    <w:abstractNumId w:val="15"/>
  </w:num>
  <w:num w:numId="17" w16cid:durableId="1325206026">
    <w:abstractNumId w:val="12"/>
  </w:num>
  <w:num w:numId="18" w16cid:durableId="63545079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223A"/>
    <w:rsid w:val="000933C8"/>
    <w:rsid w:val="00095403"/>
    <w:rsid w:val="000973FE"/>
    <w:rsid w:val="00097DDE"/>
    <w:rsid w:val="000A0A8B"/>
    <w:rsid w:val="000B1827"/>
    <w:rsid w:val="000B2E87"/>
    <w:rsid w:val="000B3319"/>
    <w:rsid w:val="000B56E4"/>
    <w:rsid w:val="000C417A"/>
    <w:rsid w:val="000D339B"/>
    <w:rsid w:val="000E5B1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A45F0"/>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2969"/>
    <w:rsid w:val="003A4F3A"/>
    <w:rsid w:val="003C23FE"/>
    <w:rsid w:val="003D1273"/>
    <w:rsid w:val="003D2CB2"/>
    <w:rsid w:val="003E159A"/>
    <w:rsid w:val="003E2185"/>
    <w:rsid w:val="003E4307"/>
    <w:rsid w:val="003F1712"/>
    <w:rsid w:val="0041269A"/>
    <w:rsid w:val="004132AB"/>
    <w:rsid w:val="00416CFA"/>
    <w:rsid w:val="00417853"/>
    <w:rsid w:val="00424424"/>
    <w:rsid w:val="004253DE"/>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2B4B"/>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24EAF"/>
    <w:rsid w:val="00B32147"/>
    <w:rsid w:val="00B433D4"/>
    <w:rsid w:val="00B4628E"/>
    <w:rsid w:val="00B52465"/>
    <w:rsid w:val="00B75936"/>
    <w:rsid w:val="00B9045B"/>
    <w:rsid w:val="00B95F99"/>
    <w:rsid w:val="00BA00EB"/>
    <w:rsid w:val="00BA2186"/>
    <w:rsid w:val="00BB065F"/>
    <w:rsid w:val="00BC10A5"/>
    <w:rsid w:val="00BD7621"/>
    <w:rsid w:val="00BD7A4B"/>
    <w:rsid w:val="00BE0376"/>
    <w:rsid w:val="00BE1EFE"/>
    <w:rsid w:val="00BF0799"/>
    <w:rsid w:val="00BF45CD"/>
    <w:rsid w:val="00C10490"/>
    <w:rsid w:val="00C10EE7"/>
    <w:rsid w:val="00C15929"/>
    <w:rsid w:val="00C15F4C"/>
    <w:rsid w:val="00C27676"/>
    <w:rsid w:val="00C27CEB"/>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342E3"/>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1</TotalTime>
  <Pages>1</Pages>
  <Words>15754</Words>
  <Characters>89804</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60</cp:revision>
  <cp:lastPrinted>2023-05-05T15:20:00Z</cp:lastPrinted>
  <dcterms:created xsi:type="dcterms:W3CDTF">2023-05-24T12:47:00Z</dcterms:created>
  <dcterms:modified xsi:type="dcterms:W3CDTF">2023-07-21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